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7777777"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490D5486" w14:textId="59209446" w:rsidR="00120107" w:rsidRDefault="00120107" w:rsidP="00195B21">
      <w:pPr>
        <w:spacing w:line="240" w:lineRule="auto"/>
        <w:ind w:firstLine="851"/>
        <w:jc w:val="both"/>
        <w:rPr>
          <w:rFonts w:ascii="Times New Roman" w:hAnsi="Times New Roman" w:cs="Times New Roman"/>
          <w:sz w:val="24"/>
          <w:lang w:val="en-US"/>
        </w:rPr>
      </w:pPr>
      <w:r>
        <w:t>Bulu tangkis atau badminton adalah suatu olahraga raket yang dimainkan oleh dua orang (untuk tunggal) atau dua pasangan (untuk ganda) yang saling berlawanan</w:t>
      </w:r>
      <w:r>
        <w:rPr>
          <w:lang w:val="en-US"/>
        </w:rPr>
        <w:t>.</w:t>
      </w:r>
      <w:r w:rsidR="00D15B20" w:rsidRPr="00A6501E">
        <w:rPr>
          <w:rFonts w:ascii="Times New Roman" w:hAnsi="Times New Roman" w:cs="Times New Roman"/>
          <w:sz w:val="24"/>
        </w:rPr>
        <w:t xml:space="preserve"> </w:t>
      </w:r>
      <w:r>
        <w:t>Objek/misi permainan ini adalah untuk menjaga kok agar tidak menyentuh tanah selama mungkin tanpa menggunakan tangan</w:t>
      </w:r>
    </w:p>
    <w:p w14:paraId="252305B8" w14:textId="1F7064F6" w:rsidR="00195B21" w:rsidRPr="00195B21" w:rsidRDefault="008564D2"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032E7430"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FE6488">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FE6488">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FE6488">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FE6488">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FE6488">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FE6488">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FE6488">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FE6488">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FE6488">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FE6488">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FE6488">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FE6488">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FE6488">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FE6488">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FE6488">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FE6488">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FE6488">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FE6488">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FE6488">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FE6488">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FE6488">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FE6488">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FE6488">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FE6488">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FE6488">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FE6488">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FE6488">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FE6488">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FE6488">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FE6488">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FE6488">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FE6488">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FE6488">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FE6488">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FE6488">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FE6488">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FE6488">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FE6488">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FE6488">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FE6488">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FE6488">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FE6488">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FE6488">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FE6488">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FE6488">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FE6488">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FE6488">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FE6488">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FE6488">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FE6488">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FE6488">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FE6488">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FE6488">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FE6488">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FE6488">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FE6488">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FE6488">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FE6488">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FE6488">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FE6488">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FE6488">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FE6488">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FE6488">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FE6488">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FE6488">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FE6488">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FE6488">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FE6488">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FE6488">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FE6488">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FE6488">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FE6488">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FE6488">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FE6488">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FE6488">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FE6488">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FE6488">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FE6488">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FE6488">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FE6488">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FE6488">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FE6488">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FE6488">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FE6488">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FE6488">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FE6488">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FE6488">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FE6488">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FE6488">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FE6488">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FE6488">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FE6488">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FE6488">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FE6488">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FE6488">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FE6488">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FE6488">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FE6488"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FE6488"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FE6488"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FE6488"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FE6488"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FE6488"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FE6488"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FE6488"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FE6488"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FE6488"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FE6488"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FE6488"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FE6488"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FE6488"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FE6488"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FE6488"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FE6488"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FE6488"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FE6488"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FE6488"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FE6488"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FE6488"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FE6488"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FE6488"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FE6488"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FE6488"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FE6488"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FE6488">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FE6488">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FE6488">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FE6488">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FE6488">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FE6488">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54"/>
      <w:bookmarkStart w:id="9" w:name="_Toc63698147"/>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685DAF8B"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392B38EB"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Alamsyah and Wagino, 2018)","plainTextFormattedCitation":"(Alamsyah and Wagino, 2018)","previouslyFormattedCitation":"(Alamsyah and Wagino, 201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Alamsyah and Wagino, 2018)</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631ABCE1"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w:t>
      </w:r>
      <w:r w:rsidR="001B139B" w:rsidRPr="004135D5">
        <w:rPr>
          <w:rFonts w:ascii="Times New Roman" w:hAnsi="Times New Roman" w:cs="Times New Roman"/>
          <w:bCs/>
          <w:sz w:val="24"/>
        </w:rPr>
        <w:lastRenderedPageBreak/>
        <w:t xml:space="preserve">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PARAMITA, 2016)","plainTextFormattedCitation":"(PARAMITA, 2016)","previouslyFormattedCitation":"(PARAMITA, 2016)"},"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ARAMITA, 2016)</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1EAFC97E"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Sukatmi and Ani, 2018)</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1ECF6165"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3D4853" w:rsidRPr="003D4853">
        <w:rPr>
          <w:rFonts w:ascii="Times New Roman" w:hAnsi="Times New Roman" w:cs="Times New Roman"/>
          <w:bCs/>
          <w:iCs/>
          <w:sz w:val="24"/>
        </w:rPr>
        <w:t>(Sukatmi and Ani, 2018)</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344521CB"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w:t>
      </w:r>
      <w:r w:rsidRPr="004135D5">
        <w:rPr>
          <w:rFonts w:ascii="Times New Roman" w:hAnsi="Times New Roman" w:cs="Times New Roman"/>
          <w:bCs/>
          <w:sz w:val="24"/>
        </w:rPr>
        <w:lastRenderedPageBreak/>
        <w:t xml:space="preserve">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Maharani &lt;i&gt;et al.&lt;/i&gt;, 2017)","plainTextFormattedCitation":"(Maharani et al., 2017)","previouslyFormattedCitation":"(Maharani &lt;i&gt;et al.&lt;/i&gt;, 2017)"},"properties":{"noteIndex":0},"schema":"https://github.com/citation-style-language/schema/raw/master/csl-citation.json"}</w:instrText>
      </w:r>
      <w:r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aharani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7)</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068"/>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1"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3698156"/>
      <w:r w:rsidRPr="00E024E4">
        <w:t>Dasar Teori</w:t>
      </w:r>
      <w:bookmarkEnd w:id="22"/>
      <w:r w:rsidRPr="00E024E4">
        <w:t xml:space="preserve"> </w:t>
      </w:r>
    </w:p>
    <w:p w14:paraId="401EDAD5" w14:textId="0FB9D413"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3" w:name="_Toc63698157"/>
      <w:r w:rsidRPr="00E024E4">
        <w:rPr>
          <w:rFonts w:ascii="Times New Roman" w:hAnsi="Times New Roman" w:cs="Times New Roman"/>
          <w:b/>
          <w:sz w:val="24"/>
          <w:szCs w:val="24"/>
        </w:rPr>
        <w:lastRenderedPageBreak/>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8"/>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59"/>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0"/>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w:t>
      </w:r>
      <w:r w:rsidR="009E14AC" w:rsidRPr="00BF24C9">
        <w:rPr>
          <w:rFonts w:ascii="Times New Roman" w:hAnsi="Times New Roman" w:cs="Times New Roman"/>
          <w:bCs/>
          <w:sz w:val="24"/>
        </w:rPr>
        <w:lastRenderedPageBreak/>
        <w:t xml:space="preserve">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lastRenderedPageBreak/>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9"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4"/>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5"/>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6"/>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lastRenderedPageBreak/>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63698169"/>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0"/>
      <w:r w:rsidRPr="00E70A5F">
        <w:rPr>
          <w:rFonts w:ascii="Times New Roman" w:hAnsi="Times New Roman" w:cs="Times New Roman"/>
          <w:b/>
          <w:i/>
          <w:sz w:val="24"/>
          <w:szCs w:val="24"/>
        </w:rPr>
        <w:t>Black Box Testing</w:t>
      </w:r>
      <w:bookmarkEnd w:id="36"/>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w:t>
      </w:r>
      <w:r w:rsidR="00DC63BD" w:rsidRPr="00E70A5F">
        <w:rPr>
          <w:rFonts w:ascii="Times New Roman" w:hAnsi="Times New Roman" w:cs="Times New Roman"/>
          <w:sz w:val="24"/>
        </w:rPr>
        <w:lastRenderedPageBreak/>
        <w:t>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7" w:name="_Toc63698176"/>
      <w:r w:rsidRPr="00B671A9">
        <w:rPr>
          <w:rFonts w:ascii="Times New Roman" w:hAnsi="Times New Roman" w:cs="Times New Roman"/>
          <w:b/>
          <w:sz w:val="24"/>
          <w:szCs w:val="24"/>
        </w:rPr>
        <w:t xml:space="preserve">Metode pengembangan sistem </w:t>
      </w:r>
      <w:bookmarkEnd w:id="37"/>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4E19A35F"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Biasanya (walaupun tidak selalu), tahapan ini merupakan tahapan yang paling panjang. Sistem dipasang dan digunakan secara nyata. Maintenance melibatkan pembetulan kesalahan yang tidak ditemukan pada tahapan-tahapan sebelumnya, meningkatkan implementasi dari unit sistem, dan </w:t>
      </w:r>
      <w:r w:rsidRPr="00D86C99">
        <w:rPr>
          <w:rFonts w:ascii="Times New Roman" w:hAnsi="Times New Roman" w:cs="Times New Roman"/>
          <w:sz w:val="24"/>
        </w:rPr>
        <w:lastRenderedPageBreak/>
        <w:t>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64FA9">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8"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8"/>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9" w:name="_Toc63698178"/>
      <w:r w:rsidRPr="004258FE">
        <w:rPr>
          <w:rFonts w:cs="Times New Roman"/>
        </w:rPr>
        <w:lastRenderedPageBreak/>
        <w:t>BAB III</w:t>
      </w:r>
      <w:r w:rsidR="00CD5E0F">
        <w:rPr>
          <w:rFonts w:cs="Times New Roman"/>
        </w:rPr>
        <w:br/>
      </w:r>
      <w:r w:rsidRPr="004258FE">
        <w:rPr>
          <w:rFonts w:cs="Times New Roman"/>
        </w:rPr>
        <w:t>METODE PENELITIAN</w:t>
      </w:r>
      <w:bookmarkEnd w:id="39"/>
    </w:p>
    <w:p w14:paraId="19CB5093" w14:textId="7F1D584A" w:rsidR="00C20701" w:rsidRPr="004258FE" w:rsidRDefault="00C20701" w:rsidP="00F13537">
      <w:pPr>
        <w:pStyle w:val="Heading2"/>
        <w:numPr>
          <w:ilvl w:val="0"/>
          <w:numId w:val="31"/>
        </w:numPr>
        <w:spacing w:line="360" w:lineRule="auto"/>
        <w:ind w:left="567" w:hanging="567"/>
        <w:jc w:val="both"/>
      </w:pPr>
      <w:bookmarkStart w:id="40" w:name="_Toc63698179"/>
      <w:r w:rsidRPr="004258FE">
        <w:t>Alat dan Bahan</w:t>
      </w:r>
      <w:bookmarkEnd w:id="40"/>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0"/>
      <w:r w:rsidRPr="004258FE">
        <w:rPr>
          <w:rFonts w:ascii="Times New Roman" w:hAnsi="Times New Roman" w:cs="Times New Roman"/>
          <w:b/>
          <w:sz w:val="24"/>
          <w:szCs w:val="24"/>
          <w:lang w:val="en-US"/>
        </w:rPr>
        <w:t>Alat</w:t>
      </w:r>
      <w:bookmarkEnd w:id="41"/>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63698181"/>
      <w:r w:rsidRPr="004258FE">
        <w:rPr>
          <w:rFonts w:ascii="Times New Roman" w:hAnsi="Times New Roman" w:cs="Times New Roman"/>
          <w:b/>
          <w:sz w:val="24"/>
          <w:szCs w:val="24"/>
          <w:lang w:val="en-US"/>
        </w:rPr>
        <w:t>Bahan</w:t>
      </w:r>
      <w:bookmarkEnd w:id="42"/>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3"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3"/>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4" w:name="_Toc63698183"/>
      <w:r w:rsidRPr="004258FE">
        <w:t>Studi Literatur</w:t>
      </w:r>
      <w:bookmarkEnd w:id="44"/>
    </w:p>
    <w:p w14:paraId="64CB3E2F" w14:textId="2D3D178E"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Sistem Informasi Daya Tampung Parkir pada pusat perbelanjaan.</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3CB5DBDD"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lang w:val="en-US"/>
        </w:rPr>
        <w:t>Pengumpulan k</w:t>
      </w:r>
      <w:r w:rsidRPr="00103B0A">
        <w:rPr>
          <w:rFonts w:ascii="Times New Roman" w:hAnsi="Times New Roman" w:cs="Times New Roman"/>
          <w:sz w:val="24"/>
          <w:szCs w:val="24"/>
        </w:rPr>
        <w:t xml:space="preserve">ebutuhan </w:t>
      </w:r>
      <w:r>
        <w:rPr>
          <w:rFonts w:ascii="Times New Roman" w:hAnsi="Times New Roman" w:cs="Times New Roman"/>
          <w:sz w:val="24"/>
          <w:szCs w:val="24"/>
          <w:lang w:val="en-US"/>
        </w:rPr>
        <w:t xml:space="preserve">data </w:t>
      </w:r>
      <w:r w:rsidRPr="00103B0A">
        <w:rPr>
          <w:rFonts w:ascii="Times New Roman" w:hAnsi="Times New Roman" w:cs="Times New Roman"/>
          <w:sz w:val="24"/>
          <w:szCs w:val="24"/>
        </w:rPr>
        <w:t xml:space="preserve">merupakan tahap awal </w:t>
      </w:r>
      <w:r>
        <w:rPr>
          <w:rFonts w:ascii="Times New Roman" w:hAnsi="Times New Roman" w:cs="Times New Roman"/>
          <w:bCs/>
          <w:sz w:val="24"/>
          <w:lang w:val="en-US"/>
        </w:rPr>
        <w:t>p</w:t>
      </w:r>
      <w:r w:rsidRPr="00120263">
        <w:rPr>
          <w:rFonts w:ascii="Times New Roman" w:hAnsi="Times New Roman" w:cs="Times New Roman"/>
          <w:bCs/>
          <w:sz w:val="24"/>
        </w:rPr>
        <w:t xml:space="preserve">ada </w:t>
      </w:r>
      <w:r>
        <w:rPr>
          <w:rFonts w:ascii="Times New Roman" w:hAnsi="Times New Roman" w:cs="Times New Roman"/>
          <w:bCs/>
          <w:sz w:val="24"/>
        </w:rPr>
        <w:t>Tugas Akhir</w:t>
      </w:r>
      <w:r>
        <w:rPr>
          <w:rFonts w:ascii="Times New Roman" w:hAnsi="Times New Roman" w:cs="Times New Roman"/>
          <w:bCs/>
          <w:sz w:val="24"/>
          <w:lang w:val="en-US"/>
        </w:rPr>
        <w:t xml:space="preserve"> ini</w:t>
      </w:r>
      <w:r>
        <w:rPr>
          <w:rFonts w:ascii="Times New Roman" w:hAnsi="Times New Roman" w:cs="Times New Roman"/>
          <w:sz w:val="24"/>
          <w:szCs w:val="24"/>
        </w:rPr>
        <w:t xml:space="preserve">. 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lastRenderedPageBreak/>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72296EF" w:rsidR="004B759F" w:rsidRPr="001A3841"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B820EE6"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w:t>
      </w:r>
      <w:bookmarkStart w:id="45" w:name="_GoBack"/>
      <w:bookmarkEnd w:id="45"/>
      <w:r w:rsidR="006A0C28" w:rsidRPr="00411D5F">
        <w:rPr>
          <w:rFonts w:ascii="Times New Roman" w:hAnsi="Times New Roman" w:cs="Times New Roman"/>
          <w:bCs/>
          <w:sz w:val="24"/>
        </w:rPr>
        <w:t>ang valid posisinya.</w:t>
      </w:r>
    </w:p>
    <w:p w14:paraId="1E869E81" w14:textId="4D68E319" w:rsidR="00142198" w:rsidRPr="00D338F7" w:rsidRDefault="00142198" w:rsidP="00F13537">
      <w:pPr>
        <w:pStyle w:val="ListParagraph"/>
        <w:numPr>
          <w:ilvl w:val="0"/>
          <w:numId w:val="33"/>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2F40956D"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lastRenderedPageBreak/>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 PaLaPa ) PADA PERGURUAN TINGGI IMPLEMENTATION OF EXTREME PROGRAMMING IN BUILDING APPLICATION FOR CUSTOMER SERVICE COMPLAINTS ( PaLaPa ) ON COLLEGE","type":"article-journal","volume":"5"},"uris":["http://www.mendeley.com/documents/?uuid=c46ec904-6773-4e2d-8b81-5c0249ccc6a6"]}],"mendeley":{"formattedCitation":"(Azdy and Rini, 2018)","plainTextFormattedCitation":"(Azdy and Rini, 2018)","previouslyFormattedCitation":"(Azdy and Rini, 2018)"},"properties":{"noteIndex":0},"schema":"https://github.com/citation-style-language/schema/raw/master/csl-citation.json"}</w:instrText>
      </w:r>
      <w:r w:rsidR="00417078" w:rsidRPr="00D338F7">
        <w:rPr>
          <w:rFonts w:ascii="Times New Roman" w:hAnsi="Times New Roman" w:cs="Times New Roman"/>
          <w:sz w:val="24"/>
        </w:rPr>
        <w:fldChar w:fldCharType="separate"/>
      </w:r>
      <w:r w:rsidR="003D4853" w:rsidRPr="003D4853">
        <w:rPr>
          <w:rFonts w:ascii="Times New Roman" w:hAnsi="Times New Roman" w:cs="Times New Roman"/>
          <w:sz w:val="24"/>
        </w:rPr>
        <w:t>(Azdy and Rini, 2018)</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EEB907D"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3D4853" w:rsidRPr="003D4853">
        <w:rPr>
          <w:rFonts w:ascii="Times New Roman" w:hAnsi="Times New Roman" w:cs="Times New Roman"/>
          <w:bCs/>
          <w:sz w:val="24"/>
        </w:rPr>
        <w:t>(Z and Wibowo, no date)</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46"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46"/>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w:t>
            </w:r>
            <w:r w:rsidRPr="00D338F7">
              <w:rPr>
                <w:rFonts w:ascii="Times New Roman" w:hAnsi="Times New Roman" w:cs="Times New Roman"/>
                <w:sz w:val="24"/>
                <w:szCs w:val="24"/>
              </w:rPr>
              <w:lastRenderedPageBreak/>
              <w:t xml:space="preserve">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w:t>
            </w:r>
            <w:r w:rsidR="002D2135" w:rsidRPr="00D338F7">
              <w:rPr>
                <w:rFonts w:ascii="Times New Roman" w:hAnsi="Times New Roman" w:cs="Times New Roman"/>
                <w:sz w:val="24"/>
                <w:szCs w:val="24"/>
              </w:rPr>
              <w:lastRenderedPageBreak/>
              <w:t>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saya dapat </w:t>
            </w:r>
            <w:r w:rsidRPr="00D338F7">
              <w:rPr>
                <w:rFonts w:ascii="Times New Roman" w:hAnsi="Times New Roman" w:cs="Times New Roman"/>
                <w:sz w:val="24"/>
                <w:szCs w:val="24"/>
              </w:rPr>
              <w:lastRenderedPageBreak/>
              <w:t>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lastRenderedPageBreak/>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w:t>
            </w:r>
            <w:r w:rsidR="000B0569" w:rsidRPr="00D338F7">
              <w:rPr>
                <w:rFonts w:ascii="Times New Roman" w:hAnsi="Times New Roman" w:cs="Times New Roman"/>
                <w:sz w:val="24"/>
                <w:szCs w:val="24"/>
              </w:rPr>
              <w:lastRenderedPageBreak/>
              <w:t xml:space="preserve">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w:t>
            </w:r>
            <w:r w:rsidRPr="00D338F7">
              <w:rPr>
                <w:rFonts w:ascii="Times New Roman" w:hAnsi="Times New Roman" w:cs="Times New Roman"/>
                <w:sz w:val="24"/>
                <w:szCs w:val="24"/>
              </w:rPr>
              <w:lastRenderedPageBreak/>
              <w:t xml:space="preserve">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lastRenderedPageBreak/>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Masyarakat sebagai </w:t>
            </w:r>
            <w:r w:rsidRPr="00D338F7">
              <w:rPr>
                <w:rFonts w:ascii="Times New Roman" w:hAnsi="Times New Roman" w:cs="Times New Roman"/>
                <w:bCs/>
                <w:sz w:val="24"/>
                <w:szCs w:val="24"/>
              </w:rPr>
              <w:lastRenderedPageBreak/>
              <w:t>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Terdapat tampilan peta dan tombol untuk </w:t>
            </w:r>
            <w:r w:rsidRPr="00D338F7">
              <w:rPr>
                <w:rFonts w:ascii="Times New Roman" w:hAnsi="Times New Roman" w:cs="Times New Roman"/>
                <w:bCs/>
                <w:sz w:val="24"/>
                <w:szCs w:val="24"/>
              </w:rPr>
              <w:lastRenderedPageBreak/>
              <w:t>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lastRenderedPageBreak/>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4A02ED4A"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Mu, 2019)","plainTextFormattedCitation":"(Mu, 2019)","previouslyFormattedCitation":"(Mu, 2019)"},"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Mu, 2019)</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F13537">
      <w:pPr>
        <w:pStyle w:val="ListParagraph"/>
        <w:numPr>
          <w:ilvl w:val="0"/>
          <w:numId w:val="33"/>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83853"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3D4853" w:rsidRPr="003D4853">
        <w:rPr>
          <w:rFonts w:ascii="Times New Roman" w:hAnsi="Times New Roman" w:cs="Times New Roman"/>
          <w:bCs/>
          <w:iCs/>
          <w:sz w:val="24"/>
        </w:rPr>
        <w:t>(Z and Wibowo, no date)</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47"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47"/>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48" w:name="_Toc63698185"/>
      <w:r w:rsidRPr="005C1359">
        <w:rPr>
          <w:i/>
          <w:iCs/>
        </w:rPr>
        <w:t>Design</w:t>
      </w:r>
      <w:bookmarkEnd w:id="48"/>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9" w:name="_Toc62447339"/>
      <w:bookmarkStart w:id="50"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9"/>
    </w:p>
    <w:bookmarkEnd w:id="50"/>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lastRenderedPageBreak/>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20BC385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Prasetya, Brata and Ananta, 2018)</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51"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1"/>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 tempat </w:t>
            </w:r>
            <w:r w:rsidRPr="00DC7C80">
              <w:rPr>
                <w:rFonts w:ascii="Times New Roman" w:hAnsi="Times New Roman" w:cs="Times New Roman"/>
                <w:bCs/>
                <w:sz w:val="24"/>
                <w:szCs w:val="24"/>
              </w:rPr>
              <w:lastRenderedPageBreak/>
              <w:t>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 xml:space="preserve">Digunakan untuk </w:t>
            </w:r>
            <w:r w:rsidRPr="00DC7C80">
              <w:rPr>
                <w:rFonts w:ascii="Times New Roman" w:hAnsi="Times New Roman" w:cs="Times New Roman"/>
                <w:bCs/>
                <w:sz w:val="24"/>
                <w:szCs w:val="24"/>
              </w:rPr>
              <w:lastRenderedPageBreak/>
              <w:t xml:space="preserve">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52"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52"/>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53"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53"/>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4"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4"/>
    </w:p>
    <w:p w14:paraId="384AD46B" w14:textId="3E21668A"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5"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5"/>
    </w:p>
    <w:p w14:paraId="2F39E9F5" w14:textId="4F52AC2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6"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6"/>
    </w:p>
    <w:p w14:paraId="2161E9EB" w14:textId="713A80F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7"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7"/>
    </w:p>
    <w:p w14:paraId="353349C5" w14:textId="50AEE415"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58"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58"/>
    </w:p>
    <w:p w14:paraId="3C9E3D27" w14:textId="2EB0F23F"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59"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59"/>
    </w:p>
    <w:p w14:paraId="05475AC3" w14:textId="10DCB968"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0"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0"/>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1"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1"/>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2" w:name="_Hlk39900426"/>
      <w:r w:rsidR="00000D3C" w:rsidRPr="00605775">
        <w:rPr>
          <w:rFonts w:ascii="Times New Roman" w:hAnsi="Times New Roman" w:cs="Times New Roman"/>
          <w:bCs/>
          <w:iCs/>
          <w:sz w:val="24"/>
          <w:szCs w:val="24"/>
        </w:rPr>
        <w:t>C_</w:t>
      </w:r>
      <w:bookmarkEnd w:id="62"/>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63"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63"/>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64"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64"/>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5"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5"/>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6"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6"/>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7"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7"/>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68"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68"/>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9"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9"/>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0"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0"/>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1"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1"/>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72"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72"/>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73"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73"/>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4"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74"/>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75"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75"/>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76"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76"/>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7"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7"/>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8"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8"/>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79"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79"/>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0"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0"/>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1"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1"/>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82"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82"/>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83"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83"/>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84"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84"/>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85"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85"/>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86"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86"/>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87"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87"/>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88"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88"/>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F13537">
      <w:pPr>
        <w:pStyle w:val="ListParagraph"/>
        <w:numPr>
          <w:ilvl w:val="0"/>
          <w:numId w:val="39"/>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89"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89"/>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0"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0"/>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1"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1"/>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92"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92"/>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93"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93"/>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F13537">
      <w:pPr>
        <w:pStyle w:val="ListParagraph"/>
        <w:numPr>
          <w:ilvl w:val="0"/>
          <w:numId w:val="34"/>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94"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94"/>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95" w:name="_Toc63698186"/>
      <w:r w:rsidRPr="00DD0662">
        <w:rPr>
          <w:i/>
          <w:iCs/>
        </w:rPr>
        <w:t>Coding</w:t>
      </w:r>
      <w:bookmarkEnd w:id="95"/>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96"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96"/>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97"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97"/>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98"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98"/>
    </w:p>
    <w:p w14:paraId="3AF7FBF1"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99"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99"/>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0" w:name="_Toc63698187"/>
      <w:r w:rsidRPr="004258FE">
        <w:rPr>
          <w:i/>
          <w:iCs/>
        </w:rPr>
        <w:t>Testing</w:t>
      </w:r>
      <w:bookmarkEnd w:id="100"/>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1"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1"/>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02"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02"/>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03"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03"/>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04" w:name="_Toc63698188"/>
      <w:r w:rsidRPr="004258FE">
        <w:rPr>
          <w:i/>
          <w:iCs/>
        </w:rPr>
        <w:t>Release</w:t>
      </w:r>
      <w:bookmarkEnd w:id="104"/>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5" w:name="_Toc63698189"/>
      <w:r w:rsidRPr="00A6501E">
        <w:lastRenderedPageBreak/>
        <w:t>BAB I</w:t>
      </w:r>
      <w:r>
        <w:t>V</w:t>
      </w:r>
      <w:r w:rsidR="004847DE">
        <w:br/>
      </w:r>
      <w:r>
        <w:t>HASIL DAN PEMBAHASAN</w:t>
      </w:r>
      <w:bookmarkEnd w:id="105"/>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6"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06"/>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7" w:name="_Toc63698191"/>
      <w:r w:rsidRPr="006C21C2">
        <w:rPr>
          <w:rFonts w:ascii="Times New Roman" w:hAnsi="Times New Roman" w:cs="Times New Roman"/>
          <w:b/>
          <w:i/>
          <w:sz w:val="24"/>
          <w:szCs w:val="24"/>
        </w:rPr>
        <w:t>Planning</w:t>
      </w:r>
      <w:bookmarkEnd w:id="107"/>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08"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08"/>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09"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09"/>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0" w:name="_Toc63698192"/>
      <w:r w:rsidRPr="006C21C2">
        <w:rPr>
          <w:rFonts w:ascii="Times New Roman" w:hAnsi="Times New Roman" w:cs="Times New Roman"/>
          <w:b/>
          <w:i/>
          <w:sz w:val="24"/>
          <w:szCs w:val="24"/>
        </w:rPr>
        <w:t>Design</w:t>
      </w:r>
      <w:bookmarkEnd w:id="110"/>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11"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1"/>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2" w:name="_Toc63698193"/>
      <w:r>
        <w:rPr>
          <w:rFonts w:ascii="Times New Roman" w:hAnsi="Times New Roman" w:cs="Times New Roman"/>
          <w:b/>
          <w:i/>
          <w:sz w:val="24"/>
          <w:szCs w:val="24"/>
        </w:rPr>
        <w:t>Coding</w:t>
      </w:r>
      <w:bookmarkEnd w:id="112"/>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13"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13"/>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14"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14"/>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15"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15"/>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16"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16"/>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17"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17"/>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18"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18"/>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19"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19"/>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0"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0"/>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1"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1"/>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22"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22"/>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23"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23"/>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24"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24"/>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25"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25"/>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26"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26"/>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27"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27"/>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28"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28"/>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29"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29"/>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0"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0"/>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1"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1"/>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32"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32"/>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33"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33"/>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34"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34"/>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35"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35"/>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36"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36"/>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37"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37"/>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38"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38"/>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39"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39"/>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0"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0"/>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1"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1"/>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42"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42"/>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43"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43"/>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44"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44"/>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45"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45"/>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46"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46"/>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47"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47"/>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48"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48"/>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49"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49"/>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50"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0"/>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1"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1"/>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52"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52"/>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53"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53"/>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54"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54"/>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55"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55"/>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56"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56"/>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57"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57"/>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58"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58"/>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59"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59"/>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0"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0"/>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1"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1"/>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62"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62"/>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63"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63"/>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64"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64"/>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65"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65"/>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66"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66"/>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67"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67"/>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8"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68"/>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69"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69"/>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0"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0"/>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1"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1"/>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72"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72"/>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13537">
      <w:pPr>
        <w:pStyle w:val="ListParagraph"/>
        <w:numPr>
          <w:ilvl w:val="0"/>
          <w:numId w:val="22"/>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73"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73"/>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74"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74"/>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75" w:name="_Toc63698194"/>
      <w:r>
        <w:rPr>
          <w:rFonts w:ascii="Times New Roman" w:hAnsi="Times New Roman" w:cs="Times New Roman"/>
          <w:b/>
          <w:i/>
          <w:sz w:val="24"/>
          <w:szCs w:val="24"/>
        </w:rPr>
        <w:t>Testing</w:t>
      </w:r>
      <w:bookmarkEnd w:id="175"/>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76"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76"/>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77"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77"/>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78"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9" w:name="_Toc63663299"/>
      <w:bookmarkEnd w:id="178"/>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79"/>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0"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0"/>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1"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1"/>
    </w:p>
    <w:p w14:paraId="55814EE1" w14:textId="407D8984" w:rsidR="007C373D" w:rsidRDefault="007C373D"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82"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82"/>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83"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83"/>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6"/>
          <w:footerReference w:type="default" r:id="rId97"/>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84"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84"/>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85" w:name="_Toc63698197"/>
      <w:r>
        <w:rPr>
          <w:rFonts w:ascii="Times New Roman" w:hAnsi="Times New Roman" w:cs="Times New Roman"/>
          <w:b/>
          <w:sz w:val="28"/>
          <w:szCs w:val="24"/>
        </w:rPr>
        <w:t>Kesimpulan</w:t>
      </w:r>
      <w:bookmarkEnd w:id="185"/>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86" w:name="_Toc63698198"/>
      <w:r>
        <w:rPr>
          <w:rFonts w:ascii="Times New Roman" w:hAnsi="Times New Roman" w:cs="Times New Roman"/>
          <w:b/>
          <w:sz w:val="28"/>
          <w:szCs w:val="24"/>
        </w:rPr>
        <w:t>Saran</w:t>
      </w:r>
      <w:bookmarkEnd w:id="186"/>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87" w:name="_Toc63698199"/>
      <w:r w:rsidRPr="00662121">
        <w:rPr>
          <w:rFonts w:cs="Times New Roman"/>
          <w:szCs w:val="24"/>
        </w:rPr>
        <w:lastRenderedPageBreak/>
        <w:t>DAFTAR PUSTAKA</w:t>
      </w:r>
      <w:bookmarkEnd w:id="187"/>
    </w:p>
    <w:p w14:paraId="44C12BD2" w14:textId="5875D103" w:rsidR="00864FA9" w:rsidRPr="00864FA9" w:rsidRDefault="00D04B18" w:rsidP="00864FA9">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64FA9" w:rsidRPr="00864FA9">
        <w:rPr>
          <w:rFonts w:ascii="Times New Roman" w:hAnsi="Times New Roman" w:cs="Times New Roman"/>
          <w:sz w:val="24"/>
          <w:szCs w:val="24"/>
        </w:rPr>
        <w:t xml:space="preserve">Alamsyah, N. and Wagino (2018) ‘SISTEM INFORMASI GEOGRAFIS PERSEBARAN TEMPAT IBADAH DAN KAPASITASNYA BERDASARKAN JUMLAH PENDUDUK DI KOTA BANJARMASIN’, </w:t>
      </w:r>
      <w:r w:rsidR="00864FA9" w:rsidRPr="00864FA9">
        <w:rPr>
          <w:rFonts w:ascii="Times New Roman" w:hAnsi="Times New Roman" w:cs="Times New Roman"/>
          <w:i/>
          <w:iCs/>
          <w:sz w:val="24"/>
          <w:szCs w:val="24"/>
        </w:rPr>
        <w:t>Technologia</w:t>
      </w:r>
      <w:r w:rsidR="00864FA9" w:rsidRPr="00864FA9">
        <w:rPr>
          <w:rFonts w:ascii="Times New Roman" w:hAnsi="Times New Roman" w:cs="Times New Roman"/>
          <w:sz w:val="24"/>
          <w:szCs w:val="24"/>
        </w:rPr>
        <w:t>, 9(2), pp. 133–138.</w:t>
      </w:r>
    </w:p>
    <w:p w14:paraId="41BAF4CD"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Pr="00864FA9">
        <w:rPr>
          <w:rFonts w:ascii="Times New Roman" w:hAnsi="Times New Roman" w:cs="Times New Roman"/>
          <w:i/>
          <w:iCs/>
          <w:sz w:val="24"/>
          <w:szCs w:val="24"/>
        </w:rPr>
        <w:t>IC-Tech</w:t>
      </w:r>
      <w:r w:rsidRPr="00864FA9">
        <w:rPr>
          <w:rFonts w:ascii="Times New Roman" w:hAnsi="Times New Roman" w:cs="Times New Roman"/>
          <w:sz w:val="24"/>
          <w:szCs w:val="24"/>
        </w:rPr>
        <w:t>, XII(2), pp. 42–49.</w:t>
      </w:r>
    </w:p>
    <w:p w14:paraId="3C4E2A53"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1DBA816E"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Budi, U. (2019) ‘Aplikasi Peminjaman Dan Pengembalian Barang Menggunakan Rfid Dan Barcode Scanner Berbasis Web’.</w:t>
      </w:r>
    </w:p>
    <w:p w14:paraId="1704132F"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Fazari, Muhamad, Imas Damayanti, N. I. R. (2017) ‘Hubungan Kecerdasan Inteleqtual ( IQ ) dan Keterampilan Bermain Dalam Cabang Olahraga Bulu Tangkis’, 02(01), pp. 33–37.</w:t>
      </w:r>
    </w:p>
    <w:p w14:paraId="1260AAB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Hamsyah, R. S. (2018) ‘RANCANG BANGUN APLIKASI GO-BAN UNTUK MENCARI DAN MEMANGGIL TEKNISI TAMBAL BAN MENGGUNAKAN GOOGLE MAPS API’.</w:t>
      </w:r>
    </w:p>
    <w:p w14:paraId="21823AF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Kahlert, T. and Giza, K. (2016) ‘Visual Studio Code - Code Editing. Redefined’, </w:t>
      </w:r>
      <w:r w:rsidRPr="00864FA9">
        <w:rPr>
          <w:rFonts w:ascii="Times New Roman" w:hAnsi="Times New Roman" w:cs="Times New Roman"/>
          <w:i/>
          <w:iCs/>
          <w:sz w:val="24"/>
          <w:szCs w:val="24"/>
        </w:rPr>
        <w:t>Mikrosoft</w:t>
      </w:r>
      <w:r w:rsidRPr="00864FA9">
        <w:rPr>
          <w:rFonts w:ascii="Times New Roman" w:hAnsi="Times New Roman" w:cs="Times New Roman"/>
          <w:sz w:val="24"/>
          <w:szCs w:val="24"/>
        </w:rPr>
        <w:t>, 1(March), pp. 1–26. Available at: http://download.microsoft.com/download/8/A/4/8A48E46A-C355-4E5C-8417-E6ACD8A207D4/VisualStudioCode-TipsAndTricks-Vol.1.pdf.</w:t>
      </w:r>
    </w:p>
    <w:p w14:paraId="1C1D2C0A"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Kemendikbud (2017) </w:t>
      </w:r>
      <w:r w:rsidRPr="00864FA9">
        <w:rPr>
          <w:rFonts w:ascii="Times New Roman" w:hAnsi="Times New Roman" w:cs="Times New Roman"/>
          <w:i/>
          <w:iCs/>
          <w:sz w:val="24"/>
          <w:szCs w:val="24"/>
        </w:rPr>
        <w:t>Shuttlecock/kock Menari di Udara</w:t>
      </w:r>
      <w:r w:rsidRPr="00864FA9">
        <w:rPr>
          <w:rFonts w:ascii="Times New Roman" w:hAnsi="Times New Roman" w:cs="Times New Roman"/>
          <w:sz w:val="24"/>
          <w:szCs w:val="24"/>
        </w:rPr>
        <w:t xml:space="preserve">, </w:t>
      </w:r>
      <w:r w:rsidRPr="00864FA9">
        <w:rPr>
          <w:rFonts w:ascii="Times New Roman" w:hAnsi="Times New Roman" w:cs="Times New Roman"/>
          <w:i/>
          <w:iCs/>
          <w:sz w:val="24"/>
          <w:szCs w:val="24"/>
        </w:rPr>
        <w:t>Shuttlecock/Kock Menari Indah Di Udara</w:t>
      </w:r>
      <w:r w:rsidRPr="00864FA9">
        <w:rPr>
          <w:rFonts w:ascii="Times New Roman" w:hAnsi="Times New Roman" w:cs="Times New Roman"/>
          <w:sz w:val="24"/>
          <w:szCs w:val="24"/>
        </w:rPr>
        <w:t>. Jakarta.</w:t>
      </w:r>
    </w:p>
    <w:p w14:paraId="262F3D5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Krismadi, A. </w:t>
      </w:r>
      <w:r w:rsidRPr="00864FA9">
        <w:rPr>
          <w:rFonts w:ascii="Times New Roman" w:hAnsi="Times New Roman" w:cs="Times New Roman"/>
          <w:i/>
          <w:iCs/>
          <w:sz w:val="24"/>
          <w:szCs w:val="24"/>
        </w:rPr>
        <w:t>et al.</w:t>
      </w:r>
      <w:r w:rsidRPr="00864FA9">
        <w:rPr>
          <w:rFonts w:ascii="Times New Roman" w:hAnsi="Times New Roman" w:cs="Times New Roman"/>
          <w:sz w:val="24"/>
          <w:szCs w:val="24"/>
        </w:rPr>
        <w:t xml:space="preserve"> (2019) ‘Pengujian Black Box berbasis Equivalence Partitions pada Aplikasi Seleksi Promosi Kenaikan Jabatan’, </w:t>
      </w:r>
      <w:r w:rsidRPr="00864FA9">
        <w:rPr>
          <w:rFonts w:ascii="Times New Roman" w:hAnsi="Times New Roman" w:cs="Times New Roman"/>
          <w:i/>
          <w:iCs/>
          <w:sz w:val="24"/>
          <w:szCs w:val="24"/>
        </w:rPr>
        <w:t>Jurnal Teknologi Sistem Informasi dan Aplikasi</w:t>
      </w:r>
      <w:r w:rsidRPr="00864FA9">
        <w:rPr>
          <w:rFonts w:ascii="Times New Roman" w:hAnsi="Times New Roman" w:cs="Times New Roman"/>
          <w:sz w:val="24"/>
          <w:szCs w:val="24"/>
        </w:rPr>
        <w:t>, 2(4), p. 155. doi: 10.32493/jtsi.v2i4.3771.</w:t>
      </w:r>
    </w:p>
    <w:p w14:paraId="7D513E45"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lastRenderedPageBreak/>
        <w:t>Lestari, R. A. (2014) ‘Pengaruh Kepemimpinan Partisipatif D an Komitmen Organisasi Terhadap Efektifitas Implementasi Rencana Stratejik Pada Madrasah Aliyah D i Kabupaten Sukabumi’, pp. 1–25.</w:t>
      </w:r>
    </w:p>
    <w:p w14:paraId="30CECD16"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aharani, S. </w:t>
      </w:r>
      <w:r w:rsidRPr="00864FA9">
        <w:rPr>
          <w:rFonts w:ascii="Times New Roman" w:hAnsi="Times New Roman" w:cs="Times New Roman"/>
          <w:i/>
          <w:iCs/>
          <w:sz w:val="24"/>
          <w:szCs w:val="24"/>
        </w:rPr>
        <w:t>et al.</w:t>
      </w:r>
      <w:r w:rsidRPr="00864FA9">
        <w:rPr>
          <w:rFonts w:ascii="Times New Roman" w:hAnsi="Times New Roman" w:cs="Times New Roman"/>
          <w:sz w:val="24"/>
          <w:szCs w:val="24"/>
        </w:rPr>
        <w:t xml:space="preserve"> (2017) ‘Sistem informasi geografis pemetaan masjid di samarinda berbasis web’, 11, pp. 9–20.</w:t>
      </w:r>
    </w:p>
    <w:p w14:paraId="089E8DC0"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asripah, S. and Ramayanti, L. (2020) ‘Penerapan Pengujian Alpha Dan Beta Pada Aplikasi Penerimaan Siswa Baru’, </w:t>
      </w:r>
      <w:r w:rsidRPr="00864FA9">
        <w:rPr>
          <w:rFonts w:ascii="Times New Roman" w:hAnsi="Times New Roman" w:cs="Times New Roman"/>
          <w:i/>
          <w:iCs/>
          <w:sz w:val="24"/>
          <w:szCs w:val="24"/>
        </w:rPr>
        <w:t>Jurnal Swabumi</w:t>
      </w:r>
      <w:r w:rsidRPr="00864FA9">
        <w:rPr>
          <w:rFonts w:ascii="Times New Roman" w:hAnsi="Times New Roman" w:cs="Times New Roman"/>
          <w:sz w:val="24"/>
          <w:szCs w:val="24"/>
        </w:rPr>
        <w:t>, 8(1), pp. 100–105.</w:t>
      </w:r>
    </w:p>
    <w:p w14:paraId="45B0C08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u, A. (2019) ‘BAB III, metodologi penelitian’, </w:t>
      </w:r>
      <w:r w:rsidRPr="00864FA9">
        <w:rPr>
          <w:rFonts w:ascii="Times New Roman" w:hAnsi="Times New Roman" w:cs="Times New Roman"/>
          <w:i/>
          <w:iCs/>
          <w:sz w:val="24"/>
          <w:szCs w:val="24"/>
        </w:rPr>
        <w:t>Journal of Chemical Information and Modeling</w:t>
      </w:r>
      <w:r w:rsidRPr="00864FA9">
        <w:rPr>
          <w:rFonts w:ascii="Times New Roman" w:hAnsi="Times New Roman" w:cs="Times New Roman"/>
          <w:sz w:val="24"/>
          <w:szCs w:val="24"/>
        </w:rPr>
        <w:t>, 53(9), pp. 1689–1699. doi: 10.1017/CBO9781107415324.004.</w:t>
      </w:r>
    </w:p>
    <w:p w14:paraId="28D7340B"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utiara, A. B. </w:t>
      </w:r>
      <w:r w:rsidRPr="00864FA9">
        <w:rPr>
          <w:rFonts w:ascii="Times New Roman" w:hAnsi="Times New Roman" w:cs="Times New Roman"/>
          <w:i/>
          <w:iCs/>
          <w:sz w:val="24"/>
          <w:szCs w:val="24"/>
        </w:rPr>
        <w:t>et al.</w:t>
      </w:r>
      <w:r w:rsidRPr="00864FA9">
        <w:rPr>
          <w:rFonts w:ascii="Times New Roman" w:hAnsi="Times New Roman" w:cs="Times New Roman"/>
          <w:sz w:val="24"/>
          <w:szCs w:val="24"/>
        </w:rPr>
        <w:t xml:space="preserve"> (2014) ‘TESTING IMPLEMENTASI WEBSITE REKAM MEDIS ELEKTRONIK’, (February 2016). doi: 10.13140/RG.2.1.1159.5286.</w:t>
      </w:r>
    </w:p>
    <w:p w14:paraId="62F44F8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Nugroho, W. N. (2017) ‘APLIKASI PENCARIAN MASJID TERDEKAT DI KOTA BANDAR LAMPUNG BERBASIS MOBILE MENGGUNAKAN ALGORITMA DIJKSTRA’.</w:t>
      </w:r>
    </w:p>
    <w:p w14:paraId="519BDD76"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amungkas, R. (2018) </w:t>
      </w:r>
      <w:r w:rsidRPr="00864FA9">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864FA9">
        <w:rPr>
          <w:rFonts w:ascii="Times New Roman" w:hAnsi="Times New Roman" w:cs="Times New Roman"/>
          <w:sz w:val="24"/>
          <w:szCs w:val="24"/>
        </w:rPr>
        <w:t xml:space="preserve">, </w:t>
      </w:r>
      <w:r w:rsidRPr="00864FA9">
        <w:rPr>
          <w:rFonts w:ascii="Times New Roman" w:hAnsi="Times New Roman" w:cs="Times New Roman"/>
          <w:i/>
          <w:iCs/>
          <w:sz w:val="24"/>
          <w:szCs w:val="24"/>
        </w:rPr>
        <w:t>Karya Tulis Ilmiah. Program Studi DIII Keperawatan. Fakultas Keperawatan. Universitas Sumatera Utara. Medan</w:t>
      </w:r>
      <w:r w:rsidRPr="00864FA9">
        <w:rPr>
          <w:rFonts w:ascii="Times New Roman" w:hAnsi="Times New Roman" w:cs="Times New Roman"/>
          <w:sz w:val="24"/>
          <w:szCs w:val="24"/>
        </w:rPr>
        <w:t>. Available at: http://repository.unimus.ac.id/411/.</w:t>
      </w:r>
    </w:p>
    <w:p w14:paraId="638BD58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PARAMITA, C. (2016) ‘Sistem informasi masjid di surakarta’.</w:t>
      </w:r>
    </w:p>
    <w:p w14:paraId="068B77D5"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Perdana, G. S. (2017) ‘Sistem informasi geografis tempat olahraga di provinsi daerah istimewa yogyakarta berbasis web’.</w:t>
      </w:r>
    </w:p>
    <w:p w14:paraId="2F80ED6A"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erdana, R. P., Sugiyanto, P. D. and Prof. Dr. Agus Kristiyanto, M. P. (2018) ‘Faktor Fisik Dominan Penentu Prestasi Bermain Bulutangkis’, </w:t>
      </w:r>
      <w:r w:rsidRPr="00864FA9">
        <w:rPr>
          <w:rFonts w:ascii="Times New Roman" w:hAnsi="Times New Roman" w:cs="Times New Roman"/>
          <w:i/>
          <w:iCs/>
          <w:sz w:val="24"/>
          <w:szCs w:val="24"/>
        </w:rPr>
        <w:t>e-conversion - Proposal for a Cluster of Excellence</w:t>
      </w:r>
      <w:r w:rsidRPr="00864FA9">
        <w:rPr>
          <w:rFonts w:ascii="Times New Roman" w:hAnsi="Times New Roman" w:cs="Times New Roman"/>
          <w:sz w:val="24"/>
          <w:szCs w:val="24"/>
        </w:rPr>
        <w:t>, (1).</w:t>
      </w:r>
    </w:p>
    <w:p w14:paraId="0020B67B"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864FA9">
        <w:rPr>
          <w:rFonts w:ascii="Times New Roman" w:hAnsi="Times New Roman" w:cs="Times New Roman"/>
          <w:i/>
          <w:iCs/>
          <w:sz w:val="24"/>
          <w:szCs w:val="24"/>
        </w:rPr>
        <w:t>Jurnal Pengembangan Teknologi Informasi dan Ilmu Komputer (J-</w:t>
      </w:r>
      <w:r w:rsidRPr="00864FA9">
        <w:rPr>
          <w:rFonts w:ascii="Times New Roman" w:hAnsi="Times New Roman" w:cs="Times New Roman"/>
          <w:i/>
          <w:iCs/>
          <w:sz w:val="24"/>
          <w:szCs w:val="24"/>
        </w:rPr>
        <w:lastRenderedPageBreak/>
        <w:t>PTIIK) Universitas Brawijaya</w:t>
      </w:r>
      <w:r w:rsidRPr="00864FA9">
        <w:rPr>
          <w:rFonts w:ascii="Times New Roman" w:hAnsi="Times New Roman" w:cs="Times New Roman"/>
          <w:sz w:val="24"/>
          <w:szCs w:val="24"/>
        </w:rPr>
        <w:t>, 2(12), pp. 7293–7301.</w:t>
      </w:r>
    </w:p>
    <w:p w14:paraId="02053E4A"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64FA9">
        <w:rPr>
          <w:rFonts w:ascii="Times New Roman" w:hAnsi="Times New Roman" w:cs="Times New Roman"/>
          <w:i/>
          <w:iCs/>
          <w:sz w:val="24"/>
          <w:szCs w:val="24"/>
        </w:rPr>
        <w:t>SISTEMASI</w:t>
      </w:r>
      <w:r w:rsidRPr="00864FA9">
        <w:rPr>
          <w:rFonts w:ascii="Times New Roman" w:hAnsi="Times New Roman" w:cs="Times New Roman"/>
          <w:sz w:val="24"/>
          <w:szCs w:val="24"/>
        </w:rPr>
        <w:t>, 8, pp. 10–18.</w:t>
      </w:r>
    </w:p>
    <w:p w14:paraId="1E3359CE"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Solichin, A. (no date) ‘Pemrograman Web dengan PHP dan MySQL’, pp. 1–122.</w:t>
      </w:r>
    </w:p>
    <w:p w14:paraId="3308E92D"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64FA9">
        <w:rPr>
          <w:rFonts w:ascii="Times New Roman" w:hAnsi="Times New Roman" w:cs="Times New Roman"/>
          <w:i/>
          <w:iCs/>
          <w:sz w:val="24"/>
          <w:szCs w:val="24"/>
        </w:rPr>
        <w:t>infotek</w:t>
      </w:r>
      <w:r w:rsidRPr="00864FA9">
        <w:rPr>
          <w:rFonts w:ascii="Times New Roman" w:hAnsi="Times New Roman" w:cs="Times New Roman"/>
          <w:sz w:val="24"/>
          <w:szCs w:val="24"/>
        </w:rPr>
        <w:t>, 3(1), pp. 79–84.</w:t>
      </w:r>
    </w:p>
    <w:p w14:paraId="77E62385"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Sukatmi and Ani, F. A. (2018) ‘MEMBANGUN APLIKASI WEBGIS UNTUK TEMPAT IBADAH DI PROVINSI LAMPUNG’, </w:t>
      </w:r>
      <w:r w:rsidRPr="00864FA9">
        <w:rPr>
          <w:rFonts w:ascii="Times New Roman" w:hAnsi="Times New Roman" w:cs="Times New Roman"/>
          <w:i/>
          <w:iCs/>
          <w:sz w:val="24"/>
          <w:szCs w:val="24"/>
        </w:rPr>
        <w:t>Cendikia</w:t>
      </w:r>
      <w:r w:rsidRPr="00864FA9">
        <w:rPr>
          <w:rFonts w:ascii="Times New Roman" w:hAnsi="Times New Roman" w:cs="Times New Roman"/>
          <w:sz w:val="24"/>
          <w:szCs w:val="24"/>
        </w:rPr>
        <w:t>, XVI, pp. 115–119.</w:t>
      </w:r>
    </w:p>
    <w:p w14:paraId="52EDA86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Sutabri, T. (2012) </w:t>
      </w:r>
      <w:r w:rsidRPr="00864FA9">
        <w:rPr>
          <w:rFonts w:ascii="Times New Roman" w:hAnsi="Times New Roman" w:cs="Times New Roman"/>
          <w:i/>
          <w:iCs/>
          <w:sz w:val="24"/>
          <w:szCs w:val="24"/>
        </w:rPr>
        <w:t>KONSEP SISTEM INFORMASI</w:t>
      </w:r>
      <w:r w:rsidRPr="00864FA9">
        <w:rPr>
          <w:rFonts w:ascii="Times New Roman" w:hAnsi="Times New Roman" w:cs="Times New Roman"/>
          <w:sz w:val="24"/>
          <w:szCs w:val="24"/>
        </w:rPr>
        <w:t>. Edited by I. Nastiti. Yogyakarta.</w:t>
      </w:r>
    </w:p>
    <w:p w14:paraId="02625C0D"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Talika, F. T. (2016) ‘Manfaat Internet Sebagai Media Komunikasi Bagi Remaja Di Desa Air Mangga Kecamatan Laiwui Kabupaten Halmahera Selatan’, </w:t>
      </w:r>
      <w:r w:rsidRPr="00864FA9">
        <w:rPr>
          <w:rFonts w:ascii="Times New Roman" w:hAnsi="Times New Roman" w:cs="Times New Roman"/>
          <w:i/>
          <w:iCs/>
          <w:sz w:val="24"/>
          <w:szCs w:val="24"/>
        </w:rPr>
        <w:t>E-Journal</w:t>
      </w:r>
      <w:r w:rsidRPr="00864FA9">
        <w:rPr>
          <w:rFonts w:ascii="Times New Roman" w:hAnsi="Times New Roman" w:cs="Times New Roman"/>
          <w:sz w:val="24"/>
          <w:szCs w:val="24"/>
        </w:rPr>
        <w:t>, 5(1), pp. 1–6.</w:t>
      </w:r>
    </w:p>
    <w:p w14:paraId="1272100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Thohari, A. N. A. and Amalia, A. E. (2018) ‘Implementasi Test Driven Development Dalam Pengembangan Aplikasi Berbasis Web’, </w:t>
      </w:r>
      <w:r w:rsidRPr="00864FA9">
        <w:rPr>
          <w:rFonts w:ascii="Times New Roman" w:hAnsi="Times New Roman" w:cs="Times New Roman"/>
          <w:i/>
          <w:iCs/>
          <w:sz w:val="24"/>
          <w:szCs w:val="24"/>
        </w:rPr>
        <w:t>SITECH : Jurnal Sistem Informasi dan Teknologi</w:t>
      </w:r>
      <w:r w:rsidRPr="00864FA9">
        <w:rPr>
          <w:rFonts w:ascii="Times New Roman" w:hAnsi="Times New Roman" w:cs="Times New Roman"/>
          <w:sz w:val="24"/>
          <w:szCs w:val="24"/>
        </w:rPr>
        <w:t>, 1(1), pp. 1–10. doi: 10.24176/sitech.v1i1.2255.</w:t>
      </w:r>
    </w:p>
    <w:p w14:paraId="3CDDA3F4"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Wiro Sasmito, G. (2017) ‘Penerapan Metode Waterfall Pada Desain Sistem Informasi Geografis Industri Kabupaten Tegal’, </w:t>
      </w:r>
      <w:r w:rsidRPr="00864FA9">
        <w:rPr>
          <w:rFonts w:ascii="Times New Roman" w:hAnsi="Times New Roman" w:cs="Times New Roman"/>
          <w:i/>
          <w:iCs/>
          <w:sz w:val="24"/>
          <w:szCs w:val="24"/>
        </w:rPr>
        <w:t>Jurnal Informatika:Jurnal Pengembangan IT (JPIT)</w:t>
      </w:r>
      <w:r w:rsidRPr="00864FA9">
        <w:rPr>
          <w:rFonts w:ascii="Times New Roman" w:hAnsi="Times New Roman" w:cs="Times New Roman"/>
          <w:sz w:val="24"/>
          <w:szCs w:val="24"/>
        </w:rPr>
        <w:t>, 2(1), pp. 6–12.</w:t>
      </w:r>
    </w:p>
    <w:p w14:paraId="1DE79618"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rPr>
      </w:pPr>
      <w:r w:rsidRPr="00864FA9">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4EA0A60A" w:rsidR="006A0532" w:rsidRPr="00A6501E" w:rsidRDefault="00D04B18" w:rsidP="00864FA9">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88" w:name="_Toc63698200"/>
      <w:r w:rsidRPr="008B37DD">
        <w:rPr>
          <w:rFonts w:cs="Times New Roman"/>
          <w:szCs w:val="24"/>
        </w:rPr>
        <w:lastRenderedPageBreak/>
        <w:t>LAMPIRAN</w:t>
      </w:r>
      <w:bookmarkEnd w:id="188"/>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8"/>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45177D" w14:textId="77777777" w:rsidR="00F13537" w:rsidRDefault="00F13537" w:rsidP="009B2D98">
      <w:pPr>
        <w:spacing w:after="0" w:line="240" w:lineRule="auto"/>
      </w:pPr>
      <w:r>
        <w:separator/>
      </w:r>
    </w:p>
  </w:endnote>
  <w:endnote w:type="continuationSeparator" w:id="0">
    <w:p w14:paraId="7C8EA870" w14:textId="77777777" w:rsidR="00F13537" w:rsidRDefault="00F13537"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FE6488" w:rsidRDefault="00FE6488">
    <w:pPr>
      <w:pStyle w:val="Footer"/>
      <w:jc w:val="center"/>
    </w:pPr>
  </w:p>
  <w:p w14:paraId="1DBBAF06" w14:textId="77777777" w:rsidR="00FE6488" w:rsidRDefault="00FE64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FE6488" w:rsidRDefault="00FE6488">
    <w:pPr>
      <w:pStyle w:val="Footer"/>
      <w:jc w:val="center"/>
    </w:pPr>
  </w:p>
  <w:p w14:paraId="0E481DC9" w14:textId="77777777" w:rsidR="00FE6488" w:rsidRDefault="00FE64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FE6488" w:rsidRDefault="00FE6488">
        <w:pPr>
          <w:pStyle w:val="Footer"/>
          <w:jc w:val="center"/>
        </w:pPr>
        <w:r>
          <w:fldChar w:fldCharType="begin"/>
        </w:r>
        <w:r>
          <w:instrText xml:space="preserve"> PAGE   \* MERGEFORMAT </w:instrText>
        </w:r>
        <w:r>
          <w:fldChar w:fldCharType="separate"/>
        </w:r>
        <w:r>
          <w:t>vii</w:t>
        </w:r>
        <w:r>
          <w:fldChar w:fldCharType="end"/>
        </w:r>
      </w:p>
    </w:sdtContent>
  </w:sdt>
  <w:p w14:paraId="27E1D9BE" w14:textId="0F64B975" w:rsidR="00FE6488" w:rsidRDefault="00FE6488"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FE6488" w:rsidRDefault="00FE6488">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FE6488" w:rsidRDefault="00FE648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FE6488" w:rsidRDefault="00FE6488">
        <w:pPr>
          <w:pStyle w:val="Footer"/>
          <w:jc w:val="right"/>
        </w:pPr>
        <w:r>
          <w:fldChar w:fldCharType="begin"/>
        </w:r>
        <w:r>
          <w:instrText xml:space="preserve"> PAGE   \* MERGEFORMAT </w:instrText>
        </w:r>
        <w:r>
          <w:fldChar w:fldCharType="separate"/>
        </w:r>
        <w:r w:rsidR="00411D5F">
          <w:t>16</w:t>
        </w:r>
        <w:r>
          <w:fldChar w:fldCharType="end"/>
        </w:r>
      </w:p>
    </w:sdtContent>
  </w:sdt>
  <w:p w14:paraId="619F90A0" w14:textId="77777777" w:rsidR="00FE6488" w:rsidRDefault="00FE6488"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FE6488" w:rsidRDefault="00FE6488">
        <w:pPr>
          <w:pStyle w:val="Footer"/>
          <w:jc w:val="right"/>
        </w:pPr>
        <w:r>
          <w:fldChar w:fldCharType="begin"/>
        </w:r>
        <w:r>
          <w:instrText xml:space="preserve"> PAGE   \* MERGEFORMAT </w:instrText>
        </w:r>
        <w:r>
          <w:fldChar w:fldCharType="separate"/>
        </w:r>
        <w:r>
          <w:t>113</w:t>
        </w:r>
        <w:r>
          <w:fldChar w:fldCharType="end"/>
        </w:r>
      </w:p>
    </w:sdtContent>
  </w:sdt>
  <w:p w14:paraId="10927D93" w14:textId="77777777" w:rsidR="00FE6488" w:rsidRDefault="00FE6488"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9D4478" w14:textId="77777777" w:rsidR="00F13537" w:rsidRDefault="00F13537" w:rsidP="009B2D98">
      <w:pPr>
        <w:spacing w:after="0" w:line="240" w:lineRule="auto"/>
      </w:pPr>
      <w:r>
        <w:separator/>
      </w:r>
    </w:p>
  </w:footnote>
  <w:footnote w:type="continuationSeparator" w:id="0">
    <w:p w14:paraId="0A889760" w14:textId="77777777" w:rsidR="00F13537" w:rsidRDefault="00F13537"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FE6488" w:rsidRDefault="00FE64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4">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1">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1">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2">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9">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23"/>
  </w:num>
  <w:num w:numId="3">
    <w:abstractNumId w:val="46"/>
  </w:num>
  <w:num w:numId="4">
    <w:abstractNumId w:val="20"/>
  </w:num>
  <w:num w:numId="5">
    <w:abstractNumId w:val="24"/>
  </w:num>
  <w:num w:numId="6">
    <w:abstractNumId w:val="9"/>
  </w:num>
  <w:num w:numId="7">
    <w:abstractNumId w:val="45"/>
  </w:num>
  <w:num w:numId="8">
    <w:abstractNumId w:val="28"/>
  </w:num>
  <w:num w:numId="9">
    <w:abstractNumId w:val="1"/>
  </w:num>
  <w:num w:numId="10">
    <w:abstractNumId w:val="2"/>
  </w:num>
  <w:num w:numId="11">
    <w:abstractNumId w:val="26"/>
  </w:num>
  <w:num w:numId="12">
    <w:abstractNumId w:val="21"/>
  </w:num>
  <w:num w:numId="13">
    <w:abstractNumId w:val="32"/>
  </w:num>
  <w:num w:numId="14">
    <w:abstractNumId w:val="50"/>
  </w:num>
  <w:num w:numId="15">
    <w:abstractNumId w:val="19"/>
  </w:num>
  <w:num w:numId="16">
    <w:abstractNumId w:val="34"/>
  </w:num>
  <w:num w:numId="17">
    <w:abstractNumId w:val="18"/>
  </w:num>
  <w:num w:numId="18">
    <w:abstractNumId w:val="44"/>
  </w:num>
  <w:num w:numId="19">
    <w:abstractNumId w:val="36"/>
  </w:num>
  <w:num w:numId="20">
    <w:abstractNumId w:val="22"/>
  </w:num>
  <w:num w:numId="21">
    <w:abstractNumId w:val="40"/>
  </w:num>
  <w:num w:numId="22">
    <w:abstractNumId w:val="5"/>
  </w:num>
  <w:num w:numId="23">
    <w:abstractNumId w:val="27"/>
  </w:num>
  <w:num w:numId="24">
    <w:abstractNumId w:val="37"/>
  </w:num>
  <w:num w:numId="25">
    <w:abstractNumId w:val="25"/>
  </w:num>
  <w:num w:numId="26">
    <w:abstractNumId w:val="17"/>
  </w:num>
  <w:num w:numId="27">
    <w:abstractNumId w:val="11"/>
  </w:num>
  <w:num w:numId="28">
    <w:abstractNumId w:val="3"/>
  </w:num>
  <w:num w:numId="29">
    <w:abstractNumId w:val="48"/>
  </w:num>
  <w:num w:numId="30">
    <w:abstractNumId w:val="41"/>
  </w:num>
  <w:num w:numId="31">
    <w:abstractNumId w:val="13"/>
  </w:num>
  <w:num w:numId="32">
    <w:abstractNumId w:val="30"/>
  </w:num>
  <w:num w:numId="33">
    <w:abstractNumId w:val="38"/>
  </w:num>
  <w:num w:numId="34">
    <w:abstractNumId w:val="31"/>
  </w:num>
  <w:num w:numId="35">
    <w:abstractNumId w:val="16"/>
  </w:num>
  <w:num w:numId="36">
    <w:abstractNumId w:val="35"/>
  </w:num>
  <w:num w:numId="37">
    <w:abstractNumId w:val="8"/>
  </w:num>
  <w:num w:numId="38">
    <w:abstractNumId w:val="10"/>
  </w:num>
  <w:num w:numId="39">
    <w:abstractNumId w:val="49"/>
  </w:num>
  <w:num w:numId="40">
    <w:abstractNumId w:val="33"/>
  </w:num>
  <w:num w:numId="41">
    <w:abstractNumId w:val="14"/>
  </w:num>
  <w:num w:numId="42">
    <w:abstractNumId w:val="43"/>
  </w:num>
  <w:num w:numId="43">
    <w:abstractNumId w:val="12"/>
  </w:num>
  <w:num w:numId="44">
    <w:abstractNumId w:val="15"/>
  </w:num>
  <w:num w:numId="45">
    <w:abstractNumId w:val="47"/>
  </w:num>
  <w:num w:numId="46">
    <w:abstractNumId w:val="6"/>
  </w:num>
  <w:num w:numId="47">
    <w:abstractNumId w:val="4"/>
  </w:num>
  <w:num w:numId="48">
    <w:abstractNumId w:val="29"/>
  </w:num>
  <w:num w:numId="49">
    <w:abstractNumId w:val="39"/>
  </w:num>
  <w:num w:numId="50">
    <w:abstractNumId w:val="0"/>
  </w:num>
  <w:num w:numId="51">
    <w:abstractNumId w:val="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23C0"/>
    <w:rsid w:val="001A33CF"/>
    <w:rsid w:val="001A3678"/>
    <w:rsid w:val="001A3841"/>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215C"/>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267F"/>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6E54"/>
    <w:rsid w:val="005F74A3"/>
    <w:rsid w:val="005F7848"/>
    <w:rsid w:val="006000EE"/>
    <w:rsid w:val="0060075B"/>
    <w:rsid w:val="006010E1"/>
    <w:rsid w:val="00601B9A"/>
    <w:rsid w:val="00601D37"/>
    <w:rsid w:val="00601EB4"/>
    <w:rsid w:val="006023C2"/>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19A0"/>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3DF"/>
    <w:rsid w:val="00E35516"/>
    <w:rsid w:val="00E36847"/>
    <w:rsid w:val="00E36CCE"/>
    <w:rsid w:val="00E3700B"/>
    <w:rsid w:val="00E37418"/>
    <w:rsid w:val="00E37771"/>
    <w:rsid w:val="00E40F2D"/>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488"/>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97"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chart" Target="charts/chart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image" Target="media/image82.png"/><Relationship Id="rId9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245605888"/>
        <c:axId val="177807744"/>
      </c:barChart>
      <c:catAx>
        <c:axId val="245605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807744"/>
        <c:crosses val="autoZero"/>
        <c:auto val="1"/>
        <c:lblAlgn val="ctr"/>
        <c:lblOffset val="100"/>
        <c:noMultiLvlLbl val="0"/>
      </c:catAx>
      <c:valAx>
        <c:axId val="1778077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5605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C7E62-94ED-45C0-BBC8-9374909EE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91</TotalTime>
  <Pages>129</Pages>
  <Words>32571</Words>
  <Characters>185661</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148</cp:revision>
  <cp:lastPrinted>2021-02-09T02:02:00Z</cp:lastPrinted>
  <dcterms:created xsi:type="dcterms:W3CDTF">2020-07-26T07:09:00Z</dcterms:created>
  <dcterms:modified xsi:type="dcterms:W3CDTF">2021-05-1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